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1331AB" w14:textId="026F3CB4" w:rsidR="00020FB1" w:rsidRPr="00232039" w:rsidRDefault="00020FB1" w:rsidP="00020FB1">
      <w:pPr>
        <w:rPr>
          <w:rFonts w:ascii="Arial" w:hAnsi="Arial" w:cs="Arial"/>
          <w:b/>
          <w:bCs/>
          <w:color w:val="000000" w:themeColor="text1"/>
        </w:rPr>
      </w:pPr>
      <w:r w:rsidRPr="00232039">
        <w:rPr>
          <w:rFonts w:ascii="Arial" w:hAnsi="Arial" w:cs="Arial"/>
          <w:b/>
          <w:bCs/>
          <w:color w:val="000000" w:themeColor="text1"/>
        </w:rPr>
        <w:t xml:space="preserve">Supplemental Content </w:t>
      </w:r>
      <w:r w:rsidR="009C6D84" w:rsidRPr="00232039">
        <w:rPr>
          <w:rFonts w:ascii="Arial" w:hAnsi="Arial" w:cs="Arial"/>
          <w:b/>
          <w:bCs/>
          <w:color w:val="000000" w:themeColor="text1"/>
        </w:rPr>
        <w:t>1</w:t>
      </w:r>
      <w:r w:rsidR="00C171A0" w:rsidRPr="00232039">
        <w:rPr>
          <w:rFonts w:ascii="Arial" w:hAnsi="Arial" w:cs="Arial"/>
          <w:b/>
          <w:bCs/>
          <w:color w:val="000000" w:themeColor="text1"/>
        </w:rPr>
        <w:t>0</w:t>
      </w:r>
      <w:r w:rsidRPr="00232039">
        <w:rPr>
          <w:rFonts w:ascii="Arial" w:hAnsi="Arial" w:cs="Arial"/>
          <w:b/>
          <w:bCs/>
          <w:color w:val="000000" w:themeColor="text1"/>
        </w:rPr>
        <w:t xml:space="preserve">. Total MME prescribed within days 0-6 of surgery in 2019 among patients prescribed an opioid alone, combination opioid alone, </w:t>
      </w:r>
      <w:proofErr w:type="gramStart"/>
      <w:r w:rsidRPr="00232039">
        <w:rPr>
          <w:rFonts w:ascii="Arial" w:hAnsi="Arial" w:cs="Arial"/>
          <w:b/>
          <w:bCs/>
          <w:color w:val="000000" w:themeColor="text1"/>
        </w:rPr>
        <w:t>opioid</w:t>
      </w:r>
      <w:proofErr w:type="gramEnd"/>
      <w:r w:rsidRPr="00232039">
        <w:rPr>
          <w:rFonts w:ascii="Arial" w:hAnsi="Arial" w:cs="Arial"/>
          <w:b/>
          <w:bCs/>
          <w:color w:val="000000" w:themeColor="text1"/>
        </w:rPr>
        <w:t xml:space="preserve"> and non-opioid analgesic, or combination and non-opioid analgesic, stratified by procedure type</w:t>
      </w:r>
    </w:p>
    <w:p w14:paraId="08655C35" w14:textId="77777777" w:rsidR="00020FB1" w:rsidRPr="000D6CE4" w:rsidRDefault="00020FB1" w:rsidP="00020FB1">
      <w:pPr>
        <w:rPr>
          <w:rFonts w:ascii="Arial" w:hAnsi="Arial" w:cs="Arial"/>
          <w:color w:val="000000" w:themeColor="text1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077"/>
        <w:gridCol w:w="1803"/>
        <w:gridCol w:w="1803"/>
        <w:gridCol w:w="1836"/>
        <w:gridCol w:w="1831"/>
      </w:tblGrid>
      <w:tr w:rsidR="000D6CE4" w:rsidRPr="000D6CE4" w14:paraId="30C63EBA" w14:textId="77777777" w:rsidTr="00B85E1E">
        <w:tc>
          <w:tcPr>
            <w:tcW w:w="1111" w:type="pct"/>
          </w:tcPr>
          <w:p w14:paraId="338F087D" w14:textId="77777777" w:rsidR="00020FB1" w:rsidRPr="000D6CE4" w:rsidRDefault="00020FB1" w:rsidP="00B85E1E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3889" w:type="pct"/>
            <w:gridSpan w:val="4"/>
          </w:tcPr>
          <w:p w14:paraId="114575D6" w14:textId="48586138" w:rsidR="00020FB1" w:rsidRPr="000D6CE4" w:rsidRDefault="00020FB1" w:rsidP="00B85E1E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>Total Morphine Equivalent Dose; M</w:t>
            </w:r>
            <w:r w:rsidR="00204B33"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>edian</w:t>
            </w:r>
            <w:r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(</w:t>
            </w:r>
            <w:r w:rsidR="00204B33"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>IQR</w:t>
            </w:r>
            <w:r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</w:tr>
      <w:tr w:rsidR="000D6CE4" w:rsidRPr="000D6CE4" w14:paraId="0F3A5446" w14:textId="77777777" w:rsidTr="00B85E1E">
        <w:tc>
          <w:tcPr>
            <w:tcW w:w="1111" w:type="pct"/>
          </w:tcPr>
          <w:p w14:paraId="406130F3" w14:textId="77777777" w:rsidR="00020FB1" w:rsidRPr="000D6CE4" w:rsidRDefault="00020FB1" w:rsidP="00B85E1E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964" w:type="pct"/>
          </w:tcPr>
          <w:p w14:paraId="6B9FA9C6" w14:textId="77777777" w:rsidR="00020FB1" w:rsidRPr="000D6CE4" w:rsidRDefault="00020FB1" w:rsidP="00B85E1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>Opioid &amp; Non-Opioid</w:t>
            </w:r>
          </w:p>
        </w:tc>
        <w:tc>
          <w:tcPr>
            <w:tcW w:w="964" w:type="pct"/>
          </w:tcPr>
          <w:p w14:paraId="6741066A" w14:textId="77777777" w:rsidR="00020FB1" w:rsidRPr="000D6CE4" w:rsidRDefault="00020FB1" w:rsidP="00B85E1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>Opioid Alone</w:t>
            </w:r>
          </w:p>
        </w:tc>
        <w:tc>
          <w:tcPr>
            <w:tcW w:w="982" w:type="pct"/>
          </w:tcPr>
          <w:p w14:paraId="44A00984" w14:textId="77777777" w:rsidR="00020FB1" w:rsidRPr="000D6CE4" w:rsidRDefault="00020FB1" w:rsidP="00B85E1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>Combination Opioid Alone</w:t>
            </w:r>
          </w:p>
        </w:tc>
        <w:tc>
          <w:tcPr>
            <w:tcW w:w="979" w:type="pct"/>
          </w:tcPr>
          <w:p w14:paraId="4A99F434" w14:textId="77777777" w:rsidR="00020FB1" w:rsidRPr="000D6CE4" w:rsidRDefault="00020FB1" w:rsidP="00B85E1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Combination Opioid + </w:t>
            </w:r>
            <w:proofErr w:type="gramStart"/>
            <w:r w:rsidRPr="000D6CE4">
              <w:rPr>
                <w:rFonts w:ascii="Arial" w:hAnsi="Arial" w:cs="Arial"/>
                <w:color w:val="000000" w:themeColor="text1"/>
                <w:sz w:val="20"/>
                <w:szCs w:val="20"/>
              </w:rPr>
              <w:t>Non-Opioid</w:t>
            </w:r>
            <w:proofErr w:type="gramEnd"/>
          </w:p>
        </w:tc>
      </w:tr>
      <w:tr w:rsidR="000D6CE4" w:rsidRPr="000D6CE4" w14:paraId="058842CA" w14:textId="77777777" w:rsidTr="000D6CE4">
        <w:tc>
          <w:tcPr>
            <w:tcW w:w="5000" w:type="pct"/>
            <w:gridSpan w:val="5"/>
          </w:tcPr>
          <w:p w14:paraId="59EA1DDB" w14:textId="59395093" w:rsidR="000D6CE4" w:rsidRPr="000D6CE4" w:rsidRDefault="000D6CE4" w:rsidP="000D6CE4">
            <w:pPr>
              <w:jc w:val="center"/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</w:pPr>
            <w:r w:rsidRPr="000D6CE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Low Anticipated </w:t>
            </w:r>
            <w:proofErr w:type="spellStart"/>
            <w:r w:rsidRPr="000D6CE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in</w:t>
            </w:r>
            <w:r w:rsidR="00CE40A0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0D6CE4" w:rsidRPr="000D6CE4" w14:paraId="5B3EAA4B" w14:textId="77777777" w:rsidTr="00B85E1E">
        <w:tc>
          <w:tcPr>
            <w:tcW w:w="1111" w:type="pct"/>
          </w:tcPr>
          <w:p w14:paraId="4BBFABB0" w14:textId="213C01C7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Abdominal wall hernia repair</w:t>
            </w:r>
          </w:p>
        </w:tc>
        <w:tc>
          <w:tcPr>
            <w:tcW w:w="964" w:type="pct"/>
            <w:vAlign w:val="bottom"/>
          </w:tcPr>
          <w:p w14:paraId="132A69DD" w14:textId="6D09532D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40 (40, 60)</w:t>
            </w:r>
          </w:p>
        </w:tc>
        <w:tc>
          <w:tcPr>
            <w:tcW w:w="964" w:type="pct"/>
            <w:vAlign w:val="bottom"/>
          </w:tcPr>
          <w:p w14:paraId="5D2BFE7A" w14:textId="48CDDE8E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60 (40, 100)</w:t>
            </w:r>
          </w:p>
        </w:tc>
        <w:tc>
          <w:tcPr>
            <w:tcW w:w="982" w:type="pct"/>
            <w:vAlign w:val="bottom"/>
          </w:tcPr>
          <w:p w14:paraId="7BCE7B30" w14:textId="52177991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90 (67.5, 135)</w:t>
            </w:r>
          </w:p>
        </w:tc>
        <w:tc>
          <w:tcPr>
            <w:tcW w:w="979" w:type="pct"/>
            <w:vAlign w:val="bottom"/>
          </w:tcPr>
          <w:p w14:paraId="3B58DDB8" w14:textId="2B201F76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12.5 (75, 135)</w:t>
            </w:r>
          </w:p>
        </w:tc>
      </w:tr>
      <w:tr w:rsidR="000D6CE4" w:rsidRPr="000D6CE4" w14:paraId="4C29DEDC" w14:textId="77777777" w:rsidTr="00B85E1E">
        <w:tc>
          <w:tcPr>
            <w:tcW w:w="1111" w:type="pct"/>
          </w:tcPr>
          <w:p w14:paraId="0E17DFE8" w14:textId="2C5D8C0C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Appendectomy</w:t>
            </w:r>
          </w:p>
        </w:tc>
        <w:tc>
          <w:tcPr>
            <w:tcW w:w="964" w:type="pct"/>
            <w:vAlign w:val="bottom"/>
          </w:tcPr>
          <w:p w14:paraId="44F586E5" w14:textId="730830A8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40 (40, 56)</w:t>
            </w:r>
          </w:p>
        </w:tc>
        <w:tc>
          <w:tcPr>
            <w:tcW w:w="964" w:type="pct"/>
            <w:vAlign w:val="bottom"/>
          </w:tcPr>
          <w:p w14:paraId="1A44E133" w14:textId="4F37FBDA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56 (40, 80)</w:t>
            </w:r>
          </w:p>
        </w:tc>
        <w:tc>
          <w:tcPr>
            <w:tcW w:w="982" w:type="pct"/>
            <w:vAlign w:val="bottom"/>
          </w:tcPr>
          <w:p w14:paraId="5F802B7B" w14:textId="08CF2C7D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75 (56.25, 112.5)</w:t>
            </w:r>
          </w:p>
        </w:tc>
        <w:tc>
          <w:tcPr>
            <w:tcW w:w="979" w:type="pct"/>
            <w:vAlign w:val="bottom"/>
          </w:tcPr>
          <w:p w14:paraId="5310F23D" w14:textId="51C5BBA1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71.25 (56.25, 112.5)</w:t>
            </w:r>
          </w:p>
        </w:tc>
      </w:tr>
      <w:tr w:rsidR="000D6CE4" w:rsidRPr="000D6CE4" w14:paraId="0BD36D9C" w14:textId="77777777" w:rsidTr="00B85E1E">
        <w:tc>
          <w:tcPr>
            <w:tcW w:w="1111" w:type="pct"/>
          </w:tcPr>
          <w:p w14:paraId="7D576972" w14:textId="284F3490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Laparoscopic Cholecystectomy</w:t>
            </w:r>
          </w:p>
        </w:tc>
        <w:tc>
          <w:tcPr>
            <w:tcW w:w="964" w:type="pct"/>
            <w:vAlign w:val="bottom"/>
          </w:tcPr>
          <w:p w14:paraId="1D753E37" w14:textId="79608EAE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40 (40, 50)</w:t>
            </w:r>
          </w:p>
        </w:tc>
        <w:tc>
          <w:tcPr>
            <w:tcW w:w="964" w:type="pct"/>
            <w:vAlign w:val="bottom"/>
          </w:tcPr>
          <w:p w14:paraId="35E08AF0" w14:textId="4BFFCDA4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50 (40, 80)</w:t>
            </w:r>
          </w:p>
        </w:tc>
        <w:tc>
          <w:tcPr>
            <w:tcW w:w="982" w:type="pct"/>
            <w:vAlign w:val="bottom"/>
          </w:tcPr>
          <w:p w14:paraId="023EF38E" w14:textId="01396FD9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90 (67.5, 135)</w:t>
            </w:r>
          </w:p>
        </w:tc>
        <w:tc>
          <w:tcPr>
            <w:tcW w:w="979" w:type="pct"/>
            <w:vAlign w:val="bottom"/>
          </w:tcPr>
          <w:p w14:paraId="4412444F" w14:textId="5BD62A6B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75 (52.5, 135)</w:t>
            </w:r>
          </w:p>
        </w:tc>
      </w:tr>
      <w:tr w:rsidR="000D6CE4" w:rsidRPr="000D6CE4" w14:paraId="484B08B0" w14:textId="77777777" w:rsidTr="00B85E1E">
        <w:tc>
          <w:tcPr>
            <w:tcW w:w="1111" w:type="pct"/>
          </w:tcPr>
          <w:p w14:paraId="4920BB29" w14:textId="4EA7014E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Laparoscopic Colectomy</w:t>
            </w:r>
          </w:p>
        </w:tc>
        <w:tc>
          <w:tcPr>
            <w:tcW w:w="964" w:type="pct"/>
            <w:vAlign w:val="bottom"/>
          </w:tcPr>
          <w:p w14:paraId="07B8E44C" w14:textId="62EEFFAC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60 (40, 110)</w:t>
            </w:r>
          </w:p>
        </w:tc>
        <w:tc>
          <w:tcPr>
            <w:tcW w:w="964" w:type="pct"/>
            <w:vAlign w:val="bottom"/>
          </w:tcPr>
          <w:p w14:paraId="5B1AE743" w14:textId="19BB5FEC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60 (40, 80)</w:t>
            </w:r>
          </w:p>
        </w:tc>
        <w:tc>
          <w:tcPr>
            <w:tcW w:w="982" w:type="pct"/>
            <w:vAlign w:val="bottom"/>
          </w:tcPr>
          <w:p w14:paraId="3226E343" w14:textId="0C793D71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90 (75, 135)</w:t>
            </w:r>
          </w:p>
        </w:tc>
        <w:tc>
          <w:tcPr>
            <w:tcW w:w="979" w:type="pct"/>
            <w:vAlign w:val="bottom"/>
          </w:tcPr>
          <w:p w14:paraId="18E946BA" w14:textId="2C8F3BAE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93.75 (93.75, 93.75)</w:t>
            </w:r>
          </w:p>
        </w:tc>
      </w:tr>
      <w:tr w:rsidR="000D6CE4" w:rsidRPr="000D6CE4" w14:paraId="27DC2556" w14:textId="77777777" w:rsidTr="00B85E1E">
        <w:tc>
          <w:tcPr>
            <w:tcW w:w="1111" w:type="pct"/>
          </w:tcPr>
          <w:p w14:paraId="01992DD8" w14:textId="7D7C8660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Partial mastectomy</w:t>
            </w:r>
          </w:p>
        </w:tc>
        <w:tc>
          <w:tcPr>
            <w:tcW w:w="964" w:type="pct"/>
            <w:vAlign w:val="bottom"/>
          </w:tcPr>
          <w:p w14:paraId="6C806C24" w14:textId="75D7ED75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40 (38.75, 50)</w:t>
            </w:r>
          </w:p>
        </w:tc>
        <w:tc>
          <w:tcPr>
            <w:tcW w:w="964" w:type="pct"/>
            <w:vAlign w:val="bottom"/>
          </w:tcPr>
          <w:p w14:paraId="15C19585" w14:textId="3D9BB4FC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50 (40, 80)</w:t>
            </w:r>
          </w:p>
        </w:tc>
        <w:tc>
          <w:tcPr>
            <w:tcW w:w="982" w:type="pct"/>
            <w:vAlign w:val="bottom"/>
          </w:tcPr>
          <w:p w14:paraId="3E91D8AC" w14:textId="206C7391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90 (56.25, 135)</w:t>
            </w:r>
          </w:p>
        </w:tc>
        <w:tc>
          <w:tcPr>
            <w:tcW w:w="979" w:type="pct"/>
            <w:vAlign w:val="bottom"/>
          </w:tcPr>
          <w:p w14:paraId="7C3211A7" w14:textId="6A9BF54C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67.5 (45, 135)</w:t>
            </w:r>
          </w:p>
        </w:tc>
      </w:tr>
      <w:tr w:rsidR="000D6CE4" w:rsidRPr="000D6CE4" w14:paraId="2400EDF7" w14:textId="77777777" w:rsidTr="00B85E1E">
        <w:tc>
          <w:tcPr>
            <w:tcW w:w="1111" w:type="pct"/>
          </w:tcPr>
          <w:p w14:paraId="43911CD9" w14:textId="3245714F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Radical prostatectomy</w:t>
            </w:r>
          </w:p>
        </w:tc>
        <w:tc>
          <w:tcPr>
            <w:tcW w:w="964" w:type="pct"/>
            <w:vAlign w:val="bottom"/>
          </w:tcPr>
          <w:p w14:paraId="310C8B0C" w14:textId="270FC11F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60 (40, 80)</w:t>
            </w:r>
          </w:p>
        </w:tc>
        <w:tc>
          <w:tcPr>
            <w:tcW w:w="964" w:type="pct"/>
            <w:vAlign w:val="bottom"/>
          </w:tcPr>
          <w:p w14:paraId="493F1982" w14:textId="506FD92D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60 (40, 80)</w:t>
            </w:r>
          </w:p>
        </w:tc>
        <w:tc>
          <w:tcPr>
            <w:tcW w:w="982" w:type="pct"/>
            <w:vAlign w:val="bottom"/>
          </w:tcPr>
          <w:p w14:paraId="14C27B61" w14:textId="7B27A359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08 (67.5, 150)</w:t>
            </w:r>
          </w:p>
        </w:tc>
        <w:tc>
          <w:tcPr>
            <w:tcW w:w="979" w:type="pct"/>
            <w:vAlign w:val="bottom"/>
          </w:tcPr>
          <w:p w14:paraId="0403E1FA" w14:textId="6EF811FF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67.5 (67.5, 67.5)</w:t>
            </w:r>
          </w:p>
        </w:tc>
      </w:tr>
      <w:tr w:rsidR="000D6CE4" w:rsidRPr="000D6CE4" w14:paraId="708A2C69" w14:textId="77777777" w:rsidTr="00B85E1E">
        <w:tc>
          <w:tcPr>
            <w:tcW w:w="1111" w:type="pct"/>
          </w:tcPr>
          <w:p w14:paraId="52B5F4C5" w14:textId="099FB222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Thyroidectomy</w:t>
            </w:r>
          </w:p>
        </w:tc>
        <w:tc>
          <w:tcPr>
            <w:tcW w:w="964" w:type="pct"/>
            <w:vAlign w:val="bottom"/>
          </w:tcPr>
          <w:p w14:paraId="297C13D1" w14:textId="557E4F9D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50 (40, 75)</w:t>
            </w:r>
          </w:p>
        </w:tc>
        <w:tc>
          <w:tcPr>
            <w:tcW w:w="964" w:type="pct"/>
            <w:vAlign w:val="bottom"/>
          </w:tcPr>
          <w:p w14:paraId="18110222" w14:textId="2E58333B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80 (60, 120)</w:t>
            </w:r>
          </w:p>
        </w:tc>
        <w:tc>
          <w:tcPr>
            <w:tcW w:w="982" w:type="pct"/>
            <w:vAlign w:val="bottom"/>
          </w:tcPr>
          <w:p w14:paraId="5F8B9795" w14:textId="35EF6094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12.5 (67.5, 135)</w:t>
            </w:r>
          </w:p>
        </w:tc>
        <w:tc>
          <w:tcPr>
            <w:tcW w:w="979" w:type="pct"/>
            <w:vAlign w:val="bottom"/>
          </w:tcPr>
          <w:p w14:paraId="0943290A" w14:textId="5D974D05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35 (67.5, 187.5)</w:t>
            </w:r>
          </w:p>
        </w:tc>
      </w:tr>
      <w:tr w:rsidR="000D6CE4" w:rsidRPr="000D6CE4" w14:paraId="5109DD9F" w14:textId="77777777" w:rsidTr="000D6CE4">
        <w:tc>
          <w:tcPr>
            <w:tcW w:w="5000" w:type="pct"/>
            <w:gridSpan w:val="5"/>
          </w:tcPr>
          <w:p w14:paraId="32466127" w14:textId="32C762BB" w:rsidR="000D6CE4" w:rsidRPr="000D6CE4" w:rsidRDefault="000D6CE4" w:rsidP="000D6CE4">
            <w:pPr>
              <w:jc w:val="center"/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</w:pPr>
            <w:r w:rsidRPr="000D6CE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Moderate Anticipated </w:t>
            </w:r>
            <w:proofErr w:type="spellStart"/>
            <w:r w:rsidRPr="000D6CE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in</w:t>
            </w:r>
            <w:r w:rsidR="00CE40A0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0D6CE4" w:rsidRPr="000D6CE4" w14:paraId="769D1E4C" w14:textId="77777777" w:rsidTr="00B85E1E">
        <w:tc>
          <w:tcPr>
            <w:tcW w:w="1111" w:type="pct"/>
          </w:tcPr>
          <w:p w14:paraId="7FD6B8CB" w14:textId="1A8FF93E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Abdominal Hysterectomy</w:t>
            </w:r>
          </w:p>
        </w:tc>
        <w:tc>
          <w:tcPr>
            <w:tcW w:w="964" w:type="pct"/>
            <w:vAlign w:val="bottom"/>
          </w:tcPr>
          <w:p w14:paraId="6B7C3F4D" w14:textId="25DC534C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56 (40, 60)</w:t>
            </w:r>
          </w:p>
        </w:tc>
        <w:tc>
          <w:tcPr>
            <w:tcW w:w="964" w:type="pct"/>
            <w:vAlign w:val="bottom"/>
          </w:tcPr>
          <w:p w14:paraId="18955B0C" w14:textId="5BEB0533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72 (56, 90)</w:t>
            </w:r>
          </w:p>
        </w:tc>
        <w:tc>
          <w:tcPr>
            <w:tcW w:w="982" w:type="pct"/>
            <w:vAlign w:val="bottom"/>
          </w:tcPr>
          <w:p w14:paraId="34D28864" w14:textId="6610F3F7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35 (112.5, 150)</w:t>
            </w:r>
          </w:p>
        </w:tc>
        <w:tc>
          <w:tcPr>
            <w:tcW w:w="979" w:type="pct"/>
            <w:vAlign w:val="bottom"/>
          </w:tcPr>
          <w:p w14:paraId="0BC7448A" w14:textId="5875D32E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26 (75, 180)</w:t>
            </w:r>
          </w:p>
        </w:tc>
      </w:tr>
      <w:tr w:rsidR="000D6CE4" w:rsidRPr="000D6CE4" w14:paraId="3F708502" w14:textId="77777777" w:rsidTr="00B85E1E">
        <w:trPr>
          <w:trHeight w:val="574"/>
        </w:trPr>
        <w:tc>
          <w:tcPr>
            <w:tcW w:w="1111" w:type="pct"/>
          </w:tcPr>
          <w:p w14:paraId="04A04459" w14:textId="42355112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Lap or Vaginal Hysterectomy</w:t>
            </w:r>
          </w:p>
        </w:tc>
        <w:tc>
          <w:tcPr>
            <w:tcW w:w="964" w:type="pct"/>
            <w:vAlign w:val="bottom"/>
          </w:tcPr>
          <w:p w14:paraId="136AABD4" w14:textId="04E27F0C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60 (40, 80)</w:t>
            </w:r>
          </w:p>
        </w:tc>
        <w:tc>
          <w:tcPr>
            <w:tcW w:w="964" w:type="pct"/>
            <w:vAlign w:val="bottom"/>
          </w:tcPr>
          <w:p w14:paraId="7E4E9EE8" w14:textId="62573AC5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75 (40, 125)</w:t>
            </w:r>
          </w:p>
        </w:tc>
        <w:tc>
          <w:tcPr>
            <w:tcW w:w="982" w:type="pct"/>
            <w:vAlign w:val="bottom"/>
          </w:tcPr>
          <w:p w14:paraId="293321A5" w14:textId="280E8A24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12.5 (90, 135)</w:t>
            </w:r>
          </w:p>
        </w:tc>
        <w:tc>
          <w:tcPr>
            <w:tcW w:w="979" w:type="pct"/>
            <w:vAlign w:val="bottom"/>
          </w:tcPr>
          <w:p w14:paraId="299E780E" w14:textId="478DF45E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90 (75, 135)</w:t>
            </w:r>
          </w:p>
        </w:tc>
      </w:tr>
      <w:tr w:rsidR="000D6CE4" w:rsidRPr="000D6CE4" w14:paraId="4AB14714" w14:textId="77777777" w:rsidTr="00B85E1E">
        <w:tc>
          <w:tcPr>
            <w:tcW w:w="1111" w:type="pct"/>
          </w:tcPr>
          <w:p w14:paraId="5AAB61FC" w14:textId="7AE8C443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Open Cholecystectomy</w:t>
            </w:r>
          </w:p>
        </w:tc>
        <w:tc>
          <w:tcPr>
            <w:tcW w:w="964" w:type="pct"/>
            <w:vAlign w:val="bottom"/>
          </w:tcPr>
          <w:p w14:paraId="7BDAEC97" w14:textId="6FE8B4E7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00 (40, 120)</w:t>
            </w:r>
          </w:p>
        </w:tc>
        <w:tc>
          <w:tcPr>
            <w:tcW w:w="964" w:type="pct"/>
            <w:vAlign w:val="bottom"/>
          </w:tcPr>
          <w:p w14:paraId="18B35A37" w14:textId="026B5C99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80 (56, 100)</w:t>
            </w:r>
          </w:p>
        </w:tc>
        <w:tc>
          <w:tcPr>
            <w:tcW w:w="982" w:type="pct"/>
            <w:vAlign w:val="bottom"/>
          </w:tcPr>
          <w:p w14:paraId="33989F1D" w14:textId="0D9C6FF2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75 (67.5, 90)</w:t>
            </w:r>
          </w:p>
        </w:tc>
        <w:tc>
          <w:tcPr>
            <w:tcW w:w="979" w:type="pct"/>
            <w:vAlign w:val="bottom"/>
          </w:tcPr>
          <w:p w14:paraId="011CD8AE" w14:textId="41C29411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75 (75, 75)</w:t>
            </w:r>
          </w:p>
        </w:tc>
      </w:tr>
      <w:tr w:rsidR="000D6CE4" w:rsidRPr="000D6CE4" w14:paraId="1AB5F031" w14:textId="77777777" w:rsidTr="00B85E1E">
        <w:tc>
          <w:tcPr>
            <w:tcW w:w="1111" w:type="pct"/>
          </w:tcPr>
          <w:p w14:paraId="0E00A921" w14:textId="6C977B59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Open Colectomy</w:t>
            </w:r>
          </w:p>
        </w:tc>
        <w:tc>
          <w:tcPr>
            <w:tcW w:w="964" w:type="pct"/>
            <w:vAlign w:val="bottom"/>
          </w:tcPr>
          <w:p w14:paraId="4A651448" w14:textId="3915B773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48 (40, 75)</w:t>
            </w:r>
          </w:p>
        </w:tc>
        <w:tc>
          <w:tcPr>
            <w:tcW w:w="964" w:type="pct"/>
            <w:vAlign w:val="bottom"/>
          </w:tcPr>
          <w:p w14:paraId="22C7D7F6" w14:textId="4ED674E4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60 (40, 120)</w:t>
            </w:r>
          </w:p>
        </w:tc>
        <w:tc>
          <w:tcPr>
            <w:tcW w:w="982" w:type="pct"/>
            <w:vAlign w:val="bottom"/>
          </w:tcPr>
          <w:p w14:paraId="67B4CEFB" w14:textId="3AD26590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90 (75, 135)</w:t>
            </w:r>
          </w:p>
        </w:tc>
        <w:tc>
          <w:tcPr>
            <w:tcW w:w="979" w:type="pct"/>
            <w:vAlign w:val="bottom"/>
          </w:tcPr>
          <w:p w14:paraId="1E75727D" w14:textId="704F1C7C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-</w:t>
            </w:r>
          </w:p>
        </w:tc>
      </w:tr>
      <w:tr w:rsidR="000D6CE4" w:rsidRPr="000D6CE4" w14:paraId="1FF21687" w14:textId="77777777" w:rsidTr="00B85E1E">
        <w:tc>
          <w:tcPr>
            <w:tcW w:w="1111" w:type="pct"/>
          </w:tcPr>
          <w:p w14:paraId="50CC45EA" w14:textId="1F6266D4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Simple Mastectomy</w:t>
            </w:r>
          </w:p>
        </w:tc>
        <w:tc>
          <w:tcPr>
            <w:tcW w:w="964" w:type="pct"/>
            <w:vAlign w:val="bottom"/>
          </w:tcPr>
          <w:p w14:paraId="47A3121A" w14:textId="7BE8D06D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40 (40, 80)</w:t>
            </w:r>
          </w:p>
        </w:tc>
        <w:tc>
          <w:tcPr>
            <w:tcW w:w="964" w:type="pct"/>
            <w:vAlign w:val="bottom"/>
          </w:tcPr>
          <w:p w14:paraId="55FA3F18" w14:textId="2C6208E9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12.5 (75, 150)</w:t>
            </w:r>
          </w:p>
        </w:tc>
        <w:tc>
          <w:tcPr>
            <w:tcW w:w="982" w:type="pct"/>
            <w:vAlign w:val="bottom"/>
          </w:tcPr>
          <w:p w14:paraId="7C5358C7" w14:textId="42890D32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12.5 (75, 135)</w:t>
            </w:r>
          </w:p>
        </w:tc>
        <w:tc>
          <w:tcPr>
            <w:tcW w:w="979" w:type="pct"/>
            <w:vAlign w:val="bottom"/>
          </w:tcPr>
          <w:p w14:paraId="2481BB10" w14:textId="13EC199A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12.5 (67.5, 225)</w:t>
            </w:r>
          </w:p>
        </w:tc>
      </w:tr>
      <w:tr w:rsidR="000D6CE4" w:rsidRPr="000D6CE4" w14:paraId="5F8EB34B" w14:textId="77777777" w:rsidTr="000D6CE4">
        <w:tc>
          <w:tcPr>
            <w:tcW w:w="5000" w:type="pct"/>
            <w:gridSpan w:val="5"/>
          </w:tcPr>
          <w:p w14:paraId="2CE4C60D" w14:textId="37D00BF3" w:rsidR="000D6CE4" w:rsidRPr="000D6CE4" w:rsidRDefault="000D6CE4" w:rsidP="000D6CE4">
            <w:pPr>
              <w:jc w:val="center"/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</w:pPr>
            <w:r w:rsidRPr="000D6CE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High Anticipated </w:t>
            </w:r>
            <w:proofErr w:type="spellStart"/>
            <w:r w:rsidRPr="000D6CE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in</w:t>
            </w:r>
            <w:r w:rsidR="00CE40A0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0D6CE4" w:rsidRPr="000D6CE4" w14:paraId="110A94D2" w14:textId="77777777" w:rsidTr="00B85E1E">
        <w:tc>
          <w:tcPr>
            <w:tcW w:w="1111" w:type="pct"/>
          </w:tcPr>
          <w:p w14:paraId="2556F7FC" w14:textId="60DF8861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Coronary artery bypass graft (CABG)</w:t>
            </w:r>
          </w:p>
        </w:tc>
        <w:tc>
          <w:tcPr>
            <w:tcW w:w="964" w:type="pct"/>
            <w:vAlign w:val="bottom"/>
          </w:tcPr>
          <w:p w14:paraId="14744834" w14:textId="14EEE0CF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50 (80, 160)</w:t>
            </w:r>
          </w:p>
        </w:tc>
        <w:tc>
          <w:tcPr>
            <w:tcW w:w="964" w:type="pct"/>
            <w:vAlign w:val="bottom"/>
          </w:tcPr>
          <w:p w14:paraId="4C02BB92" w14:textId="64B35A95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120 (60, 160)</w:t>
            </w:r>
          </w:p>
        </w:tc>
        <w:tc>
          <w:tcPr>
            <w:tcW w:w="982" w:type="pct"/>
            <w:vAlign w:val="bottom"/>
          </w:tcPr>
          <w:p w14:paraId="1FE2B139" w14:textId="546E8AC7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225 (108.75, 247.5)</w:t>
            </w:r>
          </w:p>
        </w:tc>
        <w:tc>
          <w:tcPr>
            <w:tcW w:w="979" w:type="pct"/>
            <w:vAlign w:val="bottom"/>
          </w:tcPr>
          <w:p w14:paraId="56B5A1BC" w14:textId="2AA74CF5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262.5 (150, 300)</w:t>
            </w:r>
          </w:p>
        </w:tc>
      </w:tr>
      <w:tr w:rsidR="000D6CE4" w:rsidRPr="000D6CE4" w14:paraId="5CB66B1D" w14:textId="77777777" w:rsidTr="00B85E1E">
        <w:tc>
          <w:tcPr>
            <w:tcW w:w="1111" w:type="pct"/>
          </w:tcPr>
          <w:p w14:paraId="5DFC08DD" w14:textId="0A787DFE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Hip replacement</w:t>
            </w:r>
          </w:p>
        </w:tc>
        <w:tc>
          <w:tcPr>
            <w:tcW w:w="964" w:type="pct"/>
            <w:vAlign w:val="bottom"/>
          </w:tcPr>
          <w:p w14:paraId="28ECF88D" w14:textId="745B9FD6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240 (180, 400)</w:t>
            </w:r>
          </w:p>
        </w:tc>
        <w:tc>
          <w:tcPr>
            <w:tcW w:w="964" w:type="pct"/>
            <w:vAlign w:val="bottom"/>
          </w:tcPr>
          <w:p w14:paraId="26081323" w14:textId="486407F6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320 (200, 480)</w:t>
            </w:r>
          </w:p>
        </w:tc>
        <w:tc>
          <w:tcPr>
            <w:tcW w:w="982" w:type="pct"/>
            <w:vAlign w:val="bottom"/>
          </w:tcPr>
          <w:p w14:paraId="1ED2FE5B" w14:textId="43E0957F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300 (225, 450)</w:t>
            </w:r>
          </w:p>
        </w:tc>
        <w:tc>
          <w:tcPr>
            <w:tcW w:w="979" w:type="pct"/>
            <w:vAlign w:val="bottom"/>
          </w:tcPr>
          <w:p w14:paraId="1F74BE54" w14:textId="77CD681B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270 (150, 450)</w:t>
            </w:r>
          </w:p>
        </w:tc>
      </w:tr>
      <w:tr w:rsidR="000D6CE4" w:rsidRPr="000D6CE4" w14:paraId="5CECEFF6" w14:textId="77777777" w:rsidTr="00B85E1E">
        <w:tc>
          <w:tcPr>
            <w:tcW w:w="1111" w:type="pct"/>
          </w:tcPr>
          <w:p w14:paraId="5D382621" w14:textId="468283EC" w:rsidR="000D6CE4" w:rsidRPr="000D6CE4" w:rsidRDefault="000D6CE4" w:rsidP="000D6CE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b/>
                <w:bCs/>
                <w:color w:val="000000" w:themeColor="text1"/>
                <w:sz w:val="19"/>
                <w:szCs w:val="19"/>
              </w:rPr>
              <w:t>Knee joint replacement</w:t>
            </w:r>
          </w:p>
        </w:tc>
        <w:tc>
          <w:tcPr>
            <w:tcW w:w="964" w:type="pct"/>
            <w:vAlign w:val="bottom"/>
          </w:tcPr>
          <w:p w14:paraId="4E1B9DB9" w14:textId="18820942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300 (200, 480)</w:t>
            </w:r>
          </w:p>
        </w:tc>
        <w:tc>
          <w:tcPr>
            <w:tcW w:w="964" w:type="pct"/>
            <w:vAlign w:val="bottom"/>
          </w:tcPr>
          <w:p w14:paraId="147EA4F7" w14:textId="435E3599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350 (240, 525)</w:t>
            </w:r>
          </w:p>
        </w:tc>
        <w:tc>
          <w:tcPr>
            <w:tcW w:w="982" w:type="pct"/>
            <w:vAlign w:val="bottom"/>
          </w:tcPr>
          <w:p w14:paraId="598B5AA4" w14:textId="40E1E9E2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300 (191.25, 450)</w:t>
            </w:r>
          </w:p>
        </w:tc>
        <w:tc>
          <w:tcPr>
            <w:tcW w:w="979" w:type="pct"/>
            <w:vAlign w:val="bottom"/>
          </w:tcPr>
          <w:p w14:paraId="52212749" w14:textId="7DE8E200" w:rsidR="000D6CE4" w:rsidRPr="000D6CE4" w:rsidRDefault="000D6CE4" w:rsidP="000D6CE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D6CE4">
              <w:rPr>
                <w:rFonts w:ascii="Albany AMT" w:hAnsi="Albany AMT" w:cs="Albany AMT"/>
                <w:color w:val="000000" w:themeColor="text1"/>
                <w:sz w:val="19"/>
                <w:szCs w:val="19"/>
              </w:rPr>
              <w:t>420 (225, 450)</w:t>
            </w:r>
          </w:p>
        </w:tc>
      </w:tr>
    </w:tbl>
    <w:p w14:paraId="2A93FB90" w14:textId="436744C4" w:rsidR="00194772" w:rsidRPr="00CE40A0" w:rsidRDefault="00194772">
      <w:pPr>
        <w:rPr>
          <w:color w:val="000000" w:themeColor="text1"/>
        </w:rPr>
      </w:pPr>
    </w:p>
    <w:p w14:paraId="21E47F06" w14:textId="08388E2F" w:rsidR="00CE40A0" w:rsidRPr="00CE40A0" w:rsidRDefault="00CE40A0" w:rsidP="00CE40A0">
      <w:pPr>
        <w:rPr>
          <w:rFonts w:ascii="Arial" w:hAnsi="Arial" w:cs="Arial"/>
          <w:color w:val="000000" w:themeColor="text1"/>
          <w:sz w:val="20"/>
          <w:szCs w:val="20"/>
        </w:rPr>
      </w:pPr>
      <w:proofErr w:type="spellStart"/>
      <w:r w:rsidRPr="00CE40A0">
        <w:rPr>
          <w:rFonts w:ascii="Arial" w:hAnsi="Arial" w:cs="Arial"/>
          <w:b/>
          <w:bCs/>
          <w:color w:val="000000" w:themeColor="text1"/>
          <w:sz w:val="20"/>
          <w:szCs w:val="20"/>
          <w:vertAlign w:val="superscript"/>
        </w:rPr>
        <w:t>a</w:t>
      </w:r>
      <w:r w:rsidRPr="00CE40A0">
        <w:rPr>
          <w:rFonts w:ascii="Arial" w:hAnsi="Arial" w:cs="Arial"/>
          <w:color w:val="000000" w:themeColor="text1"/>
          <w:sz w:val="20"/>
          <w:szCs w:val="20"/>
        </w:rPr>
        <w:t>Defined</w:t>
      </w:r>
      <w:proofErr w:type="spellEnd"/>
      <w:r w:rsidRPr="00CE40A0">
        <w:rPr>
          <w:rFonts w:ascii="Arial" w:hAnsi="Arial" w:cs="Arial"/>
          <w:color w:val="000000" w:themeColor="text1"/>
          <w:sz w:val="20"/>
          <w:szCs w:val="20"/>
        </w:rPr>
        <w:t xml:space="preserve"> using procedure-specific prescribing recommendations for patients without preoperative opioid use.</w:t>
      </w:r>
      <w:r w:rsidRPr="00CE40A0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Pr="00CE40A0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Michigan-OPEN&lt;/Author&gt;&lt;Year&gt;2021&lt;/Year&gt;&lt;RecNum&gt;10&lt;/RecNum&gt;&lt;DisplayText&gt;&lt;style face="superscript"&gt;9&lt;/style&gt;&lt;/DisplayText&gt;&lt;record&gt;&lt;rec-number&gt;10&lt;/rec-number&gt;&lt;foreign-keys&gt;&lt;key app="EN" db-id="dx0sav0ep5w9zweevs6vfe9k9ttdaa9rt0pr" timestamp="1622396663"&gt;10&lt;/key&gt;&lt;/foreign-keys&gt;&lt;ref-type name="Web Page"&gt;12&lt;/ref-type&gt;&lt;contributors&gt;&lt;authors&gt;&lt;author&gt;Michigan-OPEN&lt;/author&gt;&lt;/authors&gt;&lt;/contributors&gt;&lt;titles&gt;&lt;title&gt;Opioid Prescribing Recommendations&lt;/title&gt;&lt;/titles&gt;&lt;volume&gt;2021&lt;/volume&gt;&lt;number&gt;May 30 2021&lt;/number&gt;&lt;dates&gt;&lt;year&gt;2021&lt;/year&gt;&lt;/dates&gt;&lt;publisher&gt;Michigan-OPEN&lt;/publisher&gt;&lt;urls&gt;&lt;related-urls&gt;&lt;url&gt;https://michigan-open.org/prescribing-recommendations/&lt;/url&gt;&lt;/related-urls&gt;&lt;/urls&gt;&lt;/record&gt;&lt;/Cite&gt;&lt;/EndNote&gt;</w:instrText>
      </w:r>
      <w:r w:rsidRPr="00CE40A0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Pr="00CE40A0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9</w:t>
      </w:r>
      <w:r w:rsidRPr="00CE40A0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E40A0">
        <w:rPr>
          <w:rFonts w:ascii="Arial" w:hAnsi="Arial" w:cs="Arial"/>
          <w:color w:val="000000" w:themeColor="text1"/>
          <w:sz w:val="20"/>
          <w:szCs w:val="20"/>
        </w:rPr>
        <w:t xml:space="preserve"> Procedures were classified as “Low”, “Medium” or “High” expected pain if 5-10, 15-20, or 25-50 oxycodone immediate-release 5mg tablets were recommended, respectively</w:t>
      </w:r>
    </w:p>
    <w:p w14:paraId="6BC5E4B9" w14:textId="77777777" w:rsidR="00CE40A0" w:rsidRPr="000D6CE4" w:rsidRDefault="00CE40A0">
      <w:pPr>
        <w:rPr>
          <w:color w:val="000000" w:themeColor="text1"/>
        </w:rPr>
      </w:pPr>
    </w:p>
    <w:sectPr w:rsidR="00CE40A0" w:rsidRPr="000D6CE4" w:rsidSect="00FC77F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lbany AMT">
    <w:altName w:val="Arial"/>
    <w:panose1 w:val="020B0604020202020204"/>
    <w:charset w:val="00"/>
    <w:family w:val="swiss"/>
    <w:pitch w:val="variable"/>
    <w:sig w:usb0="00002A87" w:usb1="C0000000" w:usb2="00000008" w:usb3="00000000" w:csb0="000000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0FB1"/>
    <w:rsid w:val="00000802"/>
    <w:rsid w:val="0000286D"/>
    <w:rsid w:val="00003EDC"/>
    <w:rsid w:val="000066CA"/>
    <w:rsid w:val="00010312"/>
    <w:rsid w:val="000133C0"/>
    <w:rsid w:val="000151F0"/>
    <w:rsid w:val="000170AE"/>
    <w:rsid w:val="00020FB1"/>
    <w:rsid w:val="00023FAE"/>
    <w:rsid w:val="00031471"/>
    <w:rsid w:val="00035846"/>
    <w:rsid w:val="00035D0E"/>
    <w:rsid w:val="00036DDC"/>
    <w:rsid w:val="000423FB"/>
    <w:rsid w:val="000434FC"/>
    <w:rsid w:val="00044A4D"/>
    <w:rsid w:val="00051749"/>
    <w:rsid w:val="00052376"/>
    <w:rsid w:val="00054798"/>
    <w:rsid w:val="00056360"/>
    <w:rsid w:val="00061212"/>
    <w:rsid w:val="00065176"/>
    <w:rsid w:val="000677A2"/>
    <w:rsid w:val="00067DCA"/>
    <w:rsid w:val="0007074A"/>
    <w:rsid w:val="00070B4D"/>
    <w:rsid w:val="00077921"/>
    <w:rsid w:val="00085BCC"/>
    <w:rsid w:val="00093550"/>
    <w:rsid w:val="000960A7"/>
    <w:rsid w:val="00097FAA"/>
    <w:rsid w:val="000A136B"/>
    <w:rsid w:val="000A34D7"/>
    <w:rsid w:val="000A706D"/>
    <w:rsid w:val="000A7F10"/>
    <w:rsid w:val="000B2B4D"/>
    <w:rsid w:val="000B5341"/>
    <w:rsid w:val="000B5CD7"/>
    <w:rsid w:val="000B71B4"/>
    <w:rsid w:val="000B7C79"/>
    <w:rsid w:val="000C3F4D"/>
    <w:rsid w:val="000C4F09"/>
    <w:rsid w:val="000C68D0"/>
    <w:rsid w:val="000D30CA"/>
    <w:rsid w:val="000D36E3"/>
    <w:rsid w:val="000D5E96"/>
    <w:rsid w:val="000D6CE4"/>
    <w:rsid w:val="000D78B0"/>
    <w:rsid w:val="000D7C60"/>
    <w:rsid w:val="000E4EC8"/>
    <w:rsid w:val="000E5D2E"/>
    <w:rsid w:val="000E6948"/>
    <w:rsid w:val="000F1476"/>
    <w:rsid w:val="000F2709"/>
    <w:rsid w:val="000F4FBC"/>
    <w:rsid w:val="000F622B"/>
    <w:rsid w:val="00100B30"/>
    <w:rsid w:val="00101CDC"/>
    <w:rsid w:val="001022F6"/>
    <w:rsid w:val="00103657"/>
    <w:rsid w:val="001037EA"/>
    <w:rsid w:val="00105567"/>
    <w:rsid w:val="00105704"/>
    <w:rsid w:val="00110749"/>
    <w:rsid w:val="001113E1"/>
    <w:rsid w:val="00116783"/>
    <w:rsid w:val="0012005D"/>
    <w:rsid w:val="00121E99"/>
    <w:rsid w:val="00124A52"/>
    <w:rsid w:val="00125234"/>
    <w:rsid w:val="001258A3"/>
    <w:rsid w:val="0013130F"/>
    <w:rsid w:val="00134F96"/>
    <w:rsid w:val="00135F28"/>
    <w:rsid w:val="001423D4"/>
    <w:rsid w:val="00144253"/>
    <w:rsid w:val="00146F14"/>
    <w:rsid w:val="0014705F"/>
    <w:rsid w:val="00152DFC"/>
    <w:rsid w:val="001720F5"/>
    <w:rsid w:val="00174873"/>
    <w:rsid w:val="00175C45"/>
    <w:rsid w:val="0017761B"/>
    <w:rsid w:val="001779C5"/>
    <w:rsid w:val="001807B2"/>
    <w:rsid w:val="0018574B"/>
    <w:rsid w:val="00187622"/>
    <w:rsid w:val="001905A3"/>
    <w:rsid w:val="00191E40"/>
    <w:rsid w:val="0019317F"/>
    <w:rsid w:val="00194772"/>
    <w:rsid w:val="00195D56"/>
    <w:rsid w:val="00197DC3"/>
    <w:rsid w:val="001A1106"/>
    <w:rsid w:val="001A7C14"/>
    <w:rsid w:val="001B080A"/>
    <w:rsid w:val="001B431E"/>
    <w:rsid w:val="001B4853"/>
    <w:rsid w:val="001B7CA4"/>
    <w:rsid w:val="001C1293"/>
    <w:rsid w:val="001C212D"/>
    <w:rsid w:val="001C3CF0"/>
    <w:rsid w:val="001D3E56"/>
    <w:rsid w:val="001D4719"/>
    <w:rsid w:val="001D6958"/>
    <w:rsid w:val="001E1894"/>
    <w:rsid w:val="001E66D3"/>
    <w:rsid w:val="001E709F"/>
    <w:rsid w:val="001F392A"/>
    <w:rsid w:val="001F506F"/>
    <w:rsid w:val="001F678A"/>
    <w:rsid w:val="001F6FD1"/>
    <w:rsid w:val="001F7DE8"/>
    <w:rsid w:val="00202E40"/>
    <w:rsid w:val="00203651"/>
    <w:rsid w:val="00204B33"/>
    <w:rsid w:val="00206D74"/>
    <w:rsid w:val="00210E70"/>
    <w:rsid w:val="0021363E"/>
    <w:rsid w:val="00214722"/>
    <w:rsid w:val="0021537E"/>
    <w:rsid w:val="00217C1C"/>
    <w:rsid w:val="00221565"/>
    <w:rsid w:val="0022356F"/>
    <w:rsid w:val="00226895"/>
    <w:rsid w:val="00226B89"/>
    <w:rsid w:val="00232039"/>
    <w:rsid w:val="00234D95"/>
    <w:rsid w:val="00234F3C"/>
    <w:rsid w:val="00235B03"/>
    <w:rsid w:val="00236DD2"/>
    <w:rsid w:val="00237CAB"/>
    <w:rsid w:val="00241072"/>
    <w:rsid w:val="0024444E"/>
    <w:rsid w:val="00246B14"/>
    <w:rsid w:val="002478A6"/>
    <w:rsid w:val="0025038B"/>
    <w:rsid w:val="0025143C"/>
    <w:rsid w:val="002519A6"/>
    <w:rsid w:val="00257AF2"/>
    <w:rsid w:val="00263ACA"/>
    <w:rsid w:val="0026798C"/>
    <w:rsid w:val="0027341B"/>
    <w:rsid w:val="002741AF"/>
    <w:rsid w:val="0027528A"/>
    <w:rsid w:val="00276CD4"/>
    <w:rsid w:val="0027711B"/>
    <w:rsid w:val="002811AE"/>
    <w:rsid w:val="0028390A"/>
    <w:rsid w:val="002851E8"/>
    <w:rsid w:val="00291348"/>
    <w:rsid w:val="002930B5"/>
    <w:rsid w:val="002A218A"/>
    <w:rsid w:val="002A66DC"/>
    <w:rsid w:val="002B33F0"/>
    <w:rsid w:val="002C059E"/>
    <w:rsid w:val="002C5AE1"/>
    <w:rsid w:val="002D3285"/>
    <w:rsid w:val="002D7C4A"/>
    <w:rsid w:val="002E026B"/>
    <w:rsid w:val="002E1F33"/>
    <w:rsid w:val="002E77C8"/>
    <w:rsid w:val="002F4A98"/>
    <w:rsid w:val="002F4B7F"/>
    <w:rsid w:val="003022FA"/>
    <w:rsid w:val="003025CD"/>
    <w:rsid w:val="003026CC"/>
    <w:rsid w:val="003068C5"/>
    <w:rsid w:val="0031025B"/>
    <w:rsid w:val="00310926"/>
    <w:rsid w:val="003160B9"/>
    <w:rsid w:val="00325B22"/>
    <w:rsid w:val="003324E6"/>
    <w:rsid w:val="003355AF"/>
    <w:rsid w:val="00340042"/>
    <w:rsid w:val="00345ACD"/>
    <w:rsid w:val="003517FB"/>
    <w:rsid w:val="003575D1"/>
    <w:rsid w:val="003614D0"/>
    <w:rsid w:val="003614DD"/>
    <w:rsid w:val="00361B1D"/>
    <w:rsid w:val="003625C1"/>
    <w:rsid w:val="003632AB"/>
    <w:rsid w:val="00370EA6"/>
    <w:rsid w:val="00373F50"/>
    <w:rsid w:val="00376016"/>
    <w:rsid w:val="003761D6"/>
    <w:rsid w:val="00376BC3"/>
    <w:rsid w:val="00381DA1"/>
    <w:rsid w:val="0038602F"/>
    <w:rsid w:val="003965AB"/>
    <w:rsid w:val="003A0375"/>
    <w:rsid w:val="003B06AB"/>
    <w:rsid w:val="003B53A1"/>
    <w:rsid w:val="003C02E7"/>
    <w:rsid w:val="003C0C81"/>
    <w:rsid w:val="003C211F"/>
    <w:rsid w:val="003C6931"/>
    <w:rsid w:val="003D6B93"/>
    <w:rsid w:val="003E1475"/>
    <w:rsid w:val="003E1D8B"/>
    <w:rsid w:val="003E26E8"/>
    <w:rsid w:val="003E3141"/>
    <w:rsid w:val="003E3D20"/>
    <w:rsid w:val="003F1FC7"/>
    <w:rsid w:val="003F5703"/>
    <w:rsid w:val="003F7013"/>
    <w:rsid w:val="00403260"/>
    <w:rsid w:val="00405048"/>
    <w:rsid w:val="00405DD8"/>
    <w:rsid w:val="00421530"/>
    <w:rsid w:val="0042346C"/>
    <w:rsid w:val="00424503"/>
    <w:rsid w:val="004341F3"/>
    <w:rsid w:val="00435F62"/>
    <w:rsid w:val="00446D5D"/>
    <w:rsid w:val="004479D7"/>
    <w:rsid w:val="0045184B"/>
    <w:rsid w:val="00453EEA"/>
    <w:rsid w:val="00454A31"/>
    <w:rsid w:val="004572CD"/>
    <w:rsid w:val="0047091C"/>
    <w:rsid w:val="00475FF8"/>
    <w:rsid w:val="00486997"/>
    <w:rsid w:val="0049576E"/>
    <w:rsid w:val="00496970"/>
    <w:rsid w:val="004A104D"/>
    <w:rsid w:val="004A2BD3"/>
    <w:rsid w:val="004A3C09"/>
    <w:rsid w:val="004A5EB1"/>
    <w:rsid w:val="004B08F0"/>
    <w:rsid w:val="004B150F"/>
    <w:rsid w:val="004B24DE"/>
    <w:rsid w:val="004B4CA1"/>
    <w:rsid w:val="004B710B"/>
    <w:rsid w:val="004C21C3"/>
    <w:rsid w:val="004C3BA1"/>
    <w:rsid w:val="004C5EB1"/>
    <w:rsid w:val="004D0272"/>
    <w:rsid w:val="004D4025"/>
    <w:rsid w:val="004D49BA"/>
    <w:rsid w:val="004D7255"/>
    <w:rsid w:val="004D77FA"/>
    <w:rsid w:val="004E03FB"/>
    <w:rsid w:val="004E4806"/>
    <w:rsid w:val="004E5DD1"/>
    <w:rsid w:val="004F612D"/>
    <w:rsid w:val="00501DF7"/>
    <w:rsid w:val="0050333D"/>
    <w:rsid w:val="00506749"/>
    <w:rsid w:val="00514020"/>
    <w:rsid w:val="00517549"/>
    <w:rsid w:val="005224E0"/>
    <w:rsid w:val="00524E4C"/>
    <w:rsid w:val="00535E66"/>
    <w:rsid w:val="00536D50"/>
    <w:rsid w:val="00537B46"/>
    <w:rsid w:val="0054753F"/>
    <w:rsid w:val="00552B46"/>
    <w:rsid w:val="00556AAB"/>
    <w:rsid w:val="00557BC2"/>
    <w:rsid w:val="00557F10"/>
    <w:rsid w:val="00561094"/>
    <w:rsid w:val="005615BA"/>
    <w:rsid w:val="005625DF"/>
    <w:rsid w:val="005656C6"/>
    <w:rsid w:val="00573659"/>
    <w:rsid w:val="005746B5"/>
    <w:rsid w:val="005762B1"/>
    <w:rsid w:val="00576336"/>
    <w:rsid w:val="0058029D"/>
    <w:rsid w:val="005823A7"/>
    <w:rsid w:val="0058244C"/>
    <w:rsid w:val="00582FAA"/>
    <w:rsid w:val="005948DE"/>
    <w:rsid w:val="00597EC8"/>
    <w:rsid w:val="005A1C78"/>
    <w:rsid w:val="005A3AE1"/>
    <w:rsid w:val="005A4F1B"/>
    <w:rsid w:val="005A7547"/>
    <w:rsid w:val="005B43BE"/>
    <w:rsid w:val="005C076E"/>
    <w:rsid w:val="005C5BA6"/>
    <w:rsid w:val="005D048F"/>
    <w:rsid w:val="005D0F4A"/>
    <w:rsid w:val="005D131E"/>
    <w:rsid w:val="005D6F57"/>
    <w:rsid w:val="005D7D23"/>
    <w:rsid w:val="005E17BF"/>
    <w:rsid w:val="005E3B39"/>
    <w:rsid w:val="005E4486"/>
    <w:rsid w:val="005E6CD1"/>
    <w:rsid w:val="005F1E1E"/>
    <w:rsid w:val="005F28F3"/>
    <w:rsid w:val="005F2BF9"/>
    <w:rsid w:val="005F43D8"/>
    <w:rsid w:val="005F75FB"/>
    <w:rsid w:val="0060249C"/>
    <w:rsid w:val="0061512C"/>
    <w:rsid w:val="00616AC8"/>
    <w:rsid w:val="0062291F"/>
    <w:rsid w:val="00631671"/>
    <w:rsid w:val="0063293C"/>
    <w:rsid w:val="006359BA"/>
    <w:rsid w:val="006406E4"/>
    <w:rsid w:val="00640AA4"/>
    <w:rsid w:val="006438DD"/>
    <w:rsid w:val="00645B4F"/>
    <w:rsid w:val="00647EB4"/>
    <w:rsid w:val="006503FB"/>
    <w:rsid w:val="00651DA4"/>
    <w:rsid w:val="0065253F"/>
    <w:rsid w:val="006542FF"/>
    <w:rsid w:val="00654E82"/>
    <w:rsid w:val="00655F39"/>
    <w:rsid w:val="0066227C"/>
    <w:rsid w:val="00663BDA"/>
    <w:rsid w:val="00665E19"/>
    <w:rsid w:val="00671223"/>
    <w:rsid w:val="00672648"/>
    <w:rsid w:val="0068580D"/>
    <w:rsid w:val="006953FB"/>
    <w:rsid w:val="00695534"/>
    <w:rsid w:val="0069690F"/>
    <w:rsid w:val="006A13B0"/>
    <w:rsid w:val="006A2BE4"/>
    <w:rsid w:val="006A6BE1"/>
    <w:rsid w:val="006A770A"/>
    <w:rsid w:val="006B010D"/>
    <w:rsid w:val="006B02D4"/>
    <w:rsid w:val="006C36C0"/>
    <w:rsid w:val="006C441B"/>
    <w:rsid w:val="006C75A5"/>
    <w:rsid w:val="006D29E7"/>
    <w:rsid w:val="006D30E4"/>
    <w:rsid w:val="006D6367"/>
    <w:rsid w:val="006D7576"/>
    <w:rsid w:val="006D7703"/>
    <w:rsid w:val="006E6F2A"/>
    <w:rsid w:val="006F1DEF"/>
    <w:rsid w:val="006F1FA9"/>
    <w:rsid w:val="006F2F30"/>
    <w:rsid w:val="007069B6"/>
    <w:rsid w:val="0070766C"/>
    <w:rsid w:val="00711ABB"/>
    <w:rsid w:val="0071329A"/>
    <w:rsid w:val="00713958"/>
    <w:rsid w:val="00714FC7"/>
    <w:rsid w:val="00715902"/>
    <w:rsid w:val="00717AB1"/>
    <w:rsid w:val="00717F16"/>
    <w:rsid w:val="00721AD3"/>
    <w:rsid w:val="00723385"/>
    <w:rsid w:val="00727FF2"/>
    <w:rsid w:val="00735AF4"/>
    <w:rsid w:val="00740BDF"/>
    <w:rsid w:val="007439F6"/>
    <w:rsid w:val="0075574D"/>
    <w:rsid w:val="00755805"/>
    <w:rsid w:val="00755E5F"/>
    <w:rsid w:val="00756185"/>
    <w:rsid w:val="007605FA"/>
    <w:rsid w:val="00761597"/>
    <w:rsid w:val="0076200D"/>
    <w:rsid w:val="00767ADA"/>
    <w:rsid w:val="00771B80"/>
    <w:rsid w:val="00780C58"/>
    <w:rsid w:val="00791392"/>
    <w:rsid w:val="007A11D7"/>
    <w:rsid w:val="007A3328"/>
    <w:rsid w:val="007A3933"/>
    <w:rsid w:val="007A4434"/>
    <w:rsid w:val="007A57C5"/>
    <w:rsid w:val="007A5C54"/>
    <w:rsid w:val="007B2341"/>
    <w:rsid w:val="007B25F2"/>
    <w:rsid w:val="007B4C56"/>
    <w:rsid w:val="007B7847"/>
    <w:rsid w:val="007C1399"/>
    <w:rsid w:val="007C1ED4"/>
    <w:rsid w:val="007C5561"/>
    <w:rsid w:val="007C6D2F"/>
    <w:rsid w:val="007D3CA0"/>
    <w:rsid w:val="007D59A4"/>
    <w:rsid w:val="007D73F3"/>
    <w:rsid w:val="007F0F78"/>
    <w:rsid w:val="007F29A6"/>
    <w:rsid w:val="007F2AEF"/>
    <w:rsid w:val="007F5404"/>
    <w:rsid w:val="00800744"/>
    <w:rsid w:val="00804813"/>
    <w:rsid w:val="00804F65"/>
    <w:rsid w:val="00813A4B"/>
    <w:rsid w:val="00814CDD"/>
    <w:rsid w:val="00815A9C"/>
    <w:rsid w:val="00824E6E"/>
    <w:rsid w:val="00825710"/>
    <w:rsid w:val="00825BDA"/>
    <w:rsid w:val="00832CBE"/>
    <w:rsid w:val="00835A83"/>
    <w:rsid w:val="008426DF"/>
    <w:rsid w:val="00844B36"/>
    <w:rsid w:val="00847D93"/>
    <w:rsid w:val="00853C50"/>
    <w:rsid w:val="00854992"/>
    <w:rsid w:val="008560C9"/>
    <w:rsid w:val="0086248A"/>
    <w:rsid w:val="00863237"/>
    <w:rsid w:val="00863A79"/>
    <w:rsid w:val="00865660"/>
    <w:rsid w:val="0087078F"/>
    <w:rsid w:val="00875C0C"/>
    <w:rsid w:val="00876421"/>
    <w:rsid w:val="008840C4"/>
    <w:rsid w:val="008843DD"/>
    <w:rsid w:val="0088443C"/>
    <w:rsid w:val="00886729"/>
    <w:rsid w:val="008867FC"/>
    <w:rsid w:val="00887E13"/>
    <w:rsid w:val="00894A7C"/>
    <w:rsid w:val="008954ED"/>
    <w:rsid w:val="008A1A79"/>
    <w:rsid w:val="008B0B30"/>
    <w:rsid w:val="008B1E37"/>
    <w:rsid w:val="008B2011"/>
    <w:rsid w:val="008B2321"/>
    <w:rsid w:val="008B27AD"/>
    <w:rsid w:val="008B2E3E"/>
    <w:rsid w:val="008B3494"/>
    <w:rsid w:val="008B3B05"/>
    <w:rsid w:val="008B7458"/>
    <w:rsid w:val="008C1FDF"/>
    <w:rsid w:val="008D06DE"/>
    <w:rsid w:val="008D254D"/>
    <w:rsid w:val="008D43E7"/>
    <w:rsid w:val="008E2AF6"/>
    <w:rsid w:val="008F25D1"/>
    <w:rsid w:val="008F2E33"/>
    <w:rsid w:val="008F55BC"/>
    <w:rsid w:val="008F59BE"/>
    <w:rsid w:val="008F6DAB"/>
    <w:rsid w:val="009013E4"/>
    <w:rsid w:val="0090245F"/>
    <w:rsid w:val="00913DF9"/>
    <w:rsid w:val="00915087"/>
    <w:rsid w:val="009175F7"/>
    <w:rsid w:val="00920290"/>
    <w:rsid w:val="0092109E"/>
    <w:rsid w:val="009224DB"/>
    <w:rsid w:val="009336E7"/>
    <w:rsid w:val="009340A5"/>
    <w:rsid w:val="00943ED0"/>
    <w:rsid w:val="009453D2"/>
    <w:rsid w:val="00950D1C"/>
    <w:rsid w:val="00961ACC"/>
    <w:rsid w:val="009719E0"/>
    <w:rsid w:val="00973725"/>
    <w:rsid w:val="009737DB"/>
    <w:rsid w:val="009740A0"/>
    <w:rsid w:val="00981913"/>
    <w:rsid w:val="00984235"/>
    <w:rsid w:val="009851BB"/>
    <w:rsid w:val="00995E14"/>
    <w:rsid w:val="009A4190"/>
    <w:rsid w:val="009A55CF"/>
    <w:rsid w:val="009A7AE3"/>
    <w:rsid w:val="009B2DA7"/>
    <w:rsid w:val="009B62F5"/>
    <w:rsid w:val="009B7358"/>
    <w:rsid w:val="009C6D84"/>
    <w:rsid w:val="009C7EE1"/>
    <w:rsid w:val="009D19EF"/>
    <w:rsid w:val="009D1FED"/>
    <w:rsid w:val="009D39D9"/>
    <w:rsid w:val="009D4338"/>
    <w:rsid w:val="009D507B"/>
    <w:rsid w:val="009D7440"/>
    <w:rsid w:val="009F4B88"/>
    <w:rsid w:val="009F59D4"/>
    <w:rsid w:val="009F5F97"/>
    <w:rsid w:val="00A0152F"/>
    <w:rsid w:val="00A06340"/>
    <w:rsid w:val="00A06FAF"/>
    <w:rsid w:val="00A11138"/>
    <w:rsid w:val="00A11F3B"/>
    <w:rsid w:val="00A126FC"/>
    <w:rsid w:val="00A21C73"/>
    <w:rsid w:val="00A2328A"/>
    <w:rsid w:val="00A3006D"/>
    <w:rsid w:val="00A3114C"/>
    <w:rsid w:val="00A33BC0"/>
    <w:rsid w:val="00A37114"/>
    <w:rsid w:val="00A43C50"/>
    <w:rsid w:val="00A5066E"/>
    <w:rsid w:val="00A53A29"/>
    <w:rsid w:val="00A55C24"/>
    <w:rsid w:val="00A56371"/>
    <w:rsid w:val="00A57127"/>
    <w:rsid w:val="00A57410"/>
    <w:rsid w:val="00A60A29"/>
    <w:rsid w:val="00A71338"/>
    <w:rsid w:val="00A74D94"/>
    <w:rsid w:val="00A7618D"/>
    <w:rsid w:val="00A767B9"/>
    <w:rsid w:val="00A77B0C"/>
    <w:rsid w:val="00A83600"/>
    <w:rsid w:val="00A86008"/>
    <w:rsid w:val="00A86044"/>
    <w:rsid w:val="00A93A7B"/>
    <w:rsid w:val="00A973A3"/>
    <w:rsid w:val="00AA037E"/>
    <w:rsid w:val="00AB0206"/>
    <w:rsid w:val="00AB1A04"/>
    <w:rsid w:val="00AB5075"/>
    <w:rsid w:val="00AB530A"/>
    <w:rsid w:val="00AC5901"/>
    <w:rsid w:val="00AD05DC"/>
    <w:rsid w:val="00AD2A2F"/>
    <w:rsid w:val="00AD5994"/>
    <w:rsid w:val="00AD781B"/>
    <w:rsid w:val="00AE0B40"/>
    <w:rsid w:val="00AE3E8C"/>
    <w:rsid w:val="00AE57BF"/>
    <w:rsid w:val="00AF2CBE"/>
    <w:rsid w:val="00AF32A0"/>
    <w:rsid w:val="00AF50FC"/>
    <w:rsid w:val="00B002AC"/>
    <w:rsid w:val="00B00FEE"/>
    <w:rsid w:val="00B064BA"/>
    <w:rsid w:val="00B07754"/>
    <w:rsid w:val="00B10964"/>
    <w:rsid w:val="00B10BA6"/>
    <w:rsid w:val="00B124ED"/>
    <w:rsid w:val="00B12509"/>
    <w:rsid w:val="00B20399"/>
    <w:rsid w:val="00B21564"/>
    <w:rsid w:val="00B21DED"/>
    <w:rsid w:val="00B30644"/>
    <w:rsid w:val="00B31B82"/>
    <w:rsid w:val="00B32156"/>
    <w:rsid w:val="00B32BAD"/>
    <w:rsid w:val="00B32CAD"/>
    <w:rsid w:val="00B335F3"/>
    <w:rsid w:val="00B33F5B"/>
    <w:rsid w:val="00B35A05"/>
    <w:rsid w:val="00B35E16"/>
    <w:rsid w:val="00B36888"/>
    <w:rsid w:val="00B376D1"/>
    <w:rsid w:val="00B43DA8"/>
    <w:rsid w:val="00B450E8"/>
    <w:rsid w:val="00B52614"/>
    <w:rsid w:val="00B54620"/>
    <w:rsid w:val="00B7089A"/>
    <w:rsid w:val="00B7123F"/>
    <w:rsid w:val="00B90931"/>
    <w:rsid w:val="00B91035"/>
    <w:rsid w:val="00B92216"/>
    <w:rsid w:val="00B942D3"/>
    <w:rsid w:val="00B96EE7"/>
    <w:rsid w:val="00BA1F9B"/>
    <w:rsid w:val="00BB119C"/>
    <w:rsid w:val="00BB1ECB"/>
    <w:rsid w:val="00BB35B8"/>
    <w:rsid w:val="00BB4B2B"/>
    <w:rsid w:val="00BC1275"/>
    <w:rsid w:val="00BC15E2"/>
    <w:rsid w:val="00BC1A2E"/>
    <w:rsid w:val="00BC3399"/>
    <w:rsid w:val="00BC7851"/>
    <w:rsid w:val="00BD0ECF"/>
    <w:rsid w:val="00BD18A5"/>
    <w:rsid w:val="00BD5247"/>
    <w:rsid w:val="00BD753B"/>
    <w:rsid w:val="00BE52AE"/>
    <w:rsid w:val="00BE5964"/>
    <w:rsid w:val="00BE6893"/>
    <w:rsid w:val="00BE6F78"/>
    <w:rsid w:val="00BF3508"/>
    <w:rsid w:val="00BF508A"/>
    <w:rsid w:val="00BF5863"/>
    <w:rsid w:val="00BF5CAB"/>
    <w:rsid w:val="00BF5F98"/>
    <w:rsid w:val="00C063D5"/>
    <w:rsid w:val="00C171A0"/>
    <w:rsid w:val="00C223AF"/>
    <w:rsid w:val="00C26848"/>
    <w:rsid w:val="00C26C90"/>
    <w:rsid w:val="00C3021A"/>
    <w:rsid w:val="00C367FF"/>
    <w:rsid w:val="00C407C2"/>
    <w:rsid w:val="00C40D5A"/>
    <w:rsid w:val="00C4305A"/>
    <w:rsid w:val="00C53B8B"/>
    <w:rsid w:val="00C56844"/>
    <w:rsid w:val="00C602F9"/>
    <w:rsid w:val="00C6264E"/>
    <w:rsid w:val="00C6335D"/>
    <w:rsid w:val="00C63630"/>
    <w:rsid w:val="00C66C4A"/>
    <w:rsid w:val="00C705F4"/>
    <w:rsid w:val="00C74CB4"/>
    <w:rsid w:val="00C87886"/>
    <w:rsid w:val="00C87EE3"/>
    <w:rsid w:val="00C901BE"/>
    <w:rsid w:val="00C93626"/>
    <w:rsid w:val="00CA3DF2"/>
    <w:rsid w:val="00CB021F"/>
    <w:rsid w:val="00CB06D6"/>
    <w:rsid w:val="00CC42B6"/>
    <w:rsid w:val="00CC44C4"/>
    <w:rsid w:val="00CD1BE4"/>
    <w:rsid w:val="00CD46B8"/>
    <w:rsid w:val="00CD4A00"/>
    <w:rsid w:val="00CE0B36"/>
    <w:rsid w:val="00CE13AC"/>
    <w:rsid w:val="00CE40A0"/>
    <w:rsid w:val="00CE41C8"/>
    <w:rsid w:val="00CE678F"/>
    <w:rsid w:val="00CF2A94"/>
    <w:rsid w:val="00CF46DD"/>
    <w:rsid w:val="00CF56D7"/>
    <w:rsid w:val="00CF778C"/>
    <w:rsid w:val="00D00E72"/>
    <w:rsid w:val="00D01AA0"/>
    <w:rsid w:val="00D01CAF"/>
    <w:rsid w:val="00D02BC6"/>
    <w:rsid w:val="00D053E6"/>
    <w:rsid w:val="00D07ACA"/>
    <w:rsid w:val="00D11072"/>
    <w:rsid w:val="00D15AE1"/>
    <w:rsid w:val="00D20EED"/>
    <w:rsid w:val="00D2442F"/>
    <w:rsid w:val="00D3573A"/>
    <w:rsid w:val="00D37F4F"/>
    <w:rsid w:val="00D41F9A"/>
    <w:rsid w:val="00D45D84"/>
    <w:rsid w:val="00D461BF"/>
    <w:rsid w:val="00D463C4"/>
    <w:rsid w:val="00D472A2"/>
    <w:rsid w:val="00D47F61"/>
    <w:rsid w:val="00D52B1C"/>
    <w:rsid w:val="00D55E47"/>
    <w:rsid w:val="00D60840"/>
    <w:rsid w:val="00D61776"/>
    <w:rsid w:val="00D72266"/>
    <w:rsid w:val="00D75840"/>
    <w:rsid w:val="00D82108"/>
    <w:rsid w:val="00D8692E"/>
    <w:rsid w:val="00D86A87"/>
    <w:rsid w:val="00D92679"/>
    <w:rsid w:val="00D95591"/>
    <w:rsid w:val="00D96E07"/>
    <w:rsid w:val="00DA2E0C"/>
    <w:rsid w:val="00DA3E44"/>
    <w:rsid w:val="00DA5A02"/>
    <w:rsid w:val="00DB527B"/>
    <w:rsid w:val="00DB7B7B"/>
    <w:rsid w:val="00DC3447"/>
    <w:rsid w:val="00DC3F70"/>
    <w:rsid w:val="00DC4038"/>
    <w:rsid w:val="00DD1A6B"/>
    <w:rsid w:val="00DD2224"/>
    <w:rsid w:val="00DD3210"/>
    <w:rsid w:val="00DD36E9"/>
    <w:rsid w:val="00DD5F49"/>
    <w:rsid w:val="00DD6AC4"/>
    <w:rsid w:val="00DD7B8E"/>
    <w:rsid w:val="00DE0D4B"/>
    <w:rsid w:val="00DE6EFB"/>
    <w:rsid w:val="00DE75BB"/>
    <w:rsid w:val="00DF1ECA"/>
    <w:rsid w:val="00DF3CBB"/>
    <w:rsid w:val="00E000B9"/>
    <w:rsid w:val="00E02B7B"/>
    <w:rsid w:val="00E02C9D"/>
    <w:rsid w:val="00E066FE"/>
    <w:rsid w:val="00E130FF"/>
    <w:rsid w:val="00E14A07"/>
    <w:rsid w:val="00E20317"/>
    <w:rsid w:val="00E2034E"/>
    <w:rsid w:val="00E27194"/>
    <w:rsid w:val="00E320BB"/>
    <w:rsid w:val="00E421A5"/>
    <w:rsid w:val="00E42BAC"/>
    <w:rsid w:val="00E42FBE"/>
    <w:rsid w:val="00E50F7E"/>
    <w:rsid w:val="00E51DA3"/>
    <w:rsid w:val="00E521EE"/>
    <w:rsid w:val="00E53EB3"/>
    <w:rsid w:val="00E612F3"/>
    <w:rsid w:val="00E6255F"/>
    <w:rsid w:val="00E66BB7"/>
    <w:rsid w:val="00E7091C"/>
    <w:rsid w:val="00E71FD2"/>
    <w:rsid w:val="00E729EC"/>
    <w:rsid w:val="00E73BC2"/>
    <w:rsid w:val="00E80CA3"/>
    <w:rsid w:val="00E80E44"/>
    <w:rsid w:val="00E837D6"/>
    <w:rsid w:val="00E928E5"/>
    <w:rsid w:val="00EA218F"/>
    <w:rsid w:val="00EA4E1D"/>
    <w:rsid w:val="00EA53C3"/>
    <w:rsid w:val="00EA7F23"/>
    <w:rsid w:val="00EB32A8"/>
    <w:rsid w:val="00EB482D"/>
    <w:rsid w:val="00EB79C8"/>
    <w:rsid w:val="00EC15BE"/>
    <w:rsid w:val="00EC3CDA"/>
    <w:rsid w:val="00EC638E"/>
    <w:rsid w:val="00ED41AE"/>
    <w:rsid w:val="00ED4D1A"/>
    <w:rsid w:val="00EE0172"/>
    <w:rsid w:val="00EE0E96"/>
    <w:rsid w:val="00EE41ED"/>
    <w:rsid w:val="00EE48D3"/>
    <w:rsid w:val="00EE6A36"/>
    <w:rsid w:val="00EE71AC"/>
    <w:rsid w:val="00EE73AD"/>
    <w:rsid w:val="00EF2C0A"/>
    <w:rsid w:val="00EF766F"/>
    <w:rsid w:val="00F00558"/>
    <w:rsid w:val="00F01F8F"/>
    <w:rsid w:val="00F03CCB"/>
    <w:rsid w:val="00F04E04"/>
    <w:rsid w:val="00F07655"/>
    <w:rsid w:val="00F14A1A"/>
    <w:rsid w:val="00F20312"/>
    <w:rsid w:val="00F22781"/>
    <w:rsid w:val="00F236AA"/>
    <w:rsid w:val="00F27E45"/>
    <w:rsid w:val="00F27F24"/>
    <w:rsid w:val="00F346AF"/>
    <w:rsid w:val="00F34798"/>
    <w:rsid w:val="00F3614C"/>
    <w:rsid w:val="00F41B4B"/>
    <w:rsid w:val="00F44789"/>
    <w:rsid w:val="00F4655C"/>
    <w:rsid w:val="00F53909"/>
    <w:rsid w:val="00F55EBF"/>
    <w:rsid w:val="00F5693B"/>
    <w:rsid w:val="00F614C9"/>
    <w:rsid w:val="00F62CCD"/>
    <w:rsid w:val="00F63E4C"/>
    <w:rsid w:val="00F67E37"/>
    <w:rsid w:val="00F71E3B"/>
    <w:rsid w:val="00F76BA6"/>
    <w:rsid w:val="00F77BF3"/>
    <w:rsid w:val="00F77FC6"/>
    <w:rsid w:val="00F8378E"/>
    <w:rsid w:val="00F922F2"/>
    <w:rsid w:val="00FA06C2"/>
    <w:rsid w:val="00FA23F7"/>
    <w:rsid w:val="00FA3375"/>
    <w:rsid w:val="00FA55A0"/>
    <w:rsid w:val="00FB1908"/>
    <w:rsid w:val="00FB2B4C"/>
    <w:rsid w:val="00FB7540"/>
    <w:rsid w:val="00FC0CE8"/>
    <w:rsid w:val="00FC0E89"/>
    <w:rsid w:val="00FC3412"/>
    <w:rsid w:val="00FC3A91"/>
    <w:rsid w:val="00FC3CCD"/>
    <w:rsid w:val="00FC6C93"/>
    <w:rsid w:val="00FC77F5"/>
    <w:rsid w:val="00FC7A70"/>
    <w:rsid w:val="00FD2BAA"/>
    <w:rsid w:val="00FD3274"/>
    <w:rsid w:val="00FD39C4"/>
    <w:rsid w:val="00FD4B9B"/>
    <w:rsid w:val="00FD6F79"/>
    <w:rsid w:val="00FE4147"/>
    <w:rsid w:val="00FE45B7"/>
    <w:rsid w:val="00FE5F7A"/>
    <w:rsid w:val="00FE6B96"/>
    <w:rsid w:val="00FE71E3"/>
    <w:rsid w:val="00FF0285"/>
    <w:rsid w:val="00FF08B7"/>
    <w:rsid w:val="00FF4C0D"/>
    <w:rsid w:val="00FF4E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1404E34"/>
  <w14:defaultImageDpi w14:val="32767"/>
  <w15:chartTrackingRefBased/>
  <w15:docId w15:val="{21FBA2FF-9BB8-474C-9B3A-8F594A6BDF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020FB1"/>
    <w:rPr>
      <w:rFonts w:ascii="Times New Roman" w:eastAsia="Times New Roman" w:hAnsi="Times New Roman" w:cs="Times New Roman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20FB1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402</Words>
  <Characters>2296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heed Jivraj</dc:creator>
  <cp:keywords/>
  <dc:description/>
  <cp:lastModifiedBy>Naheed Jivraj</cp:lastModifiedBy>
  <cp:revision>7</cp:revision>
  <dcterms:created xsi:type="dcterms:W3CDTF">2022-05-30T20:35:00Z</dcterms:created>
  <dcterms:modified xsi:type="dcterms:W3CDTF">2022-07-12T21:56:00Z</dcterms:modified>
</cp:coreProperties>
</file>